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0922AE0B" w14:textId="11EDAB58" w:rsidR="001C5C92" w:rsidRPr="001C5C92" w:rsidRDefault="001D57B2" w:rsidP="001C5C92">
      <w:pPr>
        <w:spacing w:after="120" w:line="278" w:lineRule="auto"/>
        <w:ind w:right="45"/>
        <w:jc w:val="center"/>
        <w:rPr>
          <w:rFonts w:ascii="Arial" w:eastAsia="Arial" w:hAnsi="Arial" w:cs="Arial"/>
          <w:b/>
          <w:kern w:val="2"/>
          <w:szCs w:val="24"/>
          <w:lang w:val="en-ZA"/>
        </w:rPr>
      </w:pPr>
      <w:r>
        <w:rPr>
          <w:rFonts w:ascii="Arial" w:eastAsia="Arial" w:hAnsi="Arial" w:cs="Arial"/>
          <w:b/>
          <w:i/>
          <w:color w:val="FF0000"/>
          <w:kern w:val="2"/>
          <w:sz w:val="28"/>
          <w:szCs w:val="24"/>
          <w:lang w:val="en-ZA"/>
        </w:rPr>
        <w:t>Implement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6235464E" w14:textId="747ABC46" w:rsidR="00310358" w:rsidRDefault="00434A27">
          <w:pPr>
            <w:pStyle w:val="TOC1"/>
            <w:tabs>
              <w:tab w:val="right" w:leader="dot" w:pos="9016"/>
            </w:tabs>
            <w:rPr>
              <w:rFonts w:asciiTheme="minorHAnsi" w:eastAsiaTheme="minorEastAsia" w:hAnsiTheme="minorHAnsi"/>
              <w:noProof/>
              <w:kern w:val="2"/>
              <w:szCs w:val="24"/>
              <w:lang w:val="en-ZA" w:eastAsia="en-ZA"/>
            </w:rPr>
          </w:pPr>
          <w:r>
            <w:fldChar w:fldCharType="begin"/>
          </w:r>
          <w:r>
            <w:instrText xml:space="preserve"> TOC \o "1-3" \h \z \u </w:instrText>
          </w:r>
          <w:r>
            <w:fldChar w:fldCharType="separate"/>
          </w:r>
          <w:hyperlink w:anchor="_Toc180156838" w:history="1">
            <w:r w:rsidR="00310358" w:rsidRPr="004B4D62">
              <w:rPr>
                <w:rStyle w:val="Hyperlink"/>
                <w:noProof/>
              </w:rPr>
              <w:t>Table of Figures</w:t>
            </w:r>
            <w:r w:rsidR="00310358">
              <w:rPr>
                <w:noProof/>
                <w:webHidden/>
              </w:rPr>
              <w:tab/>
            </w:r>
            <w:r w:rsidR="00310358">
              <w:rPr>
                <w:noProof/>
                <w:webHidden/>
              </w:rPr>
              <w:fldChar w:fldCharType="begin"/>
            </w:r>
            <w:r w:rsidR="00310358">
              <w:rPr>
                <w:noProof/>
                <w:webHidden/>
              </w:rPr>
              <w:instrText xml:space="preserve"> PAGEREF _Toc180156838 \h </w:instrText>
            </w:r>
            <w:r w:rsidR="00310358">
              <w:rPr>
                <w:noProof/>
                <w:webHidden/>
              </w:rPr>
            </w:r>
            <w:r w:rsidR="00310358">
              <w:rPr>
                <w:noProof/>
                <w:webHidden/>
              </w:rPr>
              <w:fldChar w:fldCharType="separate"/>
            </w:r>
            <w:r w:rsidR="00310358">
              <w:rPr>
                <w:noProof/>
                <w:webHidden/>
              </w:rPr>
              <w:t>ii</w:t>
            </w:r>
            <w:r w:rsidR="00310358">
              <w:rPr>
                <w:noProof/>
                <w:webHidden/>
              </w:rPr>
              <w:fldChar w:fldCharType="end"/>
            </w:r>
          </w:hyperlink>
        </w:p>
        <w:p w14:paraId="30D6FFAB" w14:textId="0FBDD7A7"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39" w:history="1">
            <w:r w:rsidRPr="004B4D62">
              <w:rPr>
                <w:rStyle w:val="Hyperlink"/>
                <w:noProof/>
              </w:rPr>
              <w:t>3. Introduction</w:t>
            </w:r>
            <w:r>
              <w:rPr>
                <w:noProof/>
                <w:webHidden/>
              </w:rPr>
              <w:tab/>
            </w:r>
            <w:r>
              <w:rPr>
                <w:noProof/>
                <w:webHidden/>
              </w:rPr>
              <w:fldChar w:fldCharType="begin"/>
            </w:r>
            <w:r>
              <w:rPr>
                <w:noProof/>
                <w:webHidden/>
              </w:rPr>
              <w:instrText xml:space="preserve"> PAGEREF _Toc180156839 \h </w:instrText>
            </w:r>
            <w:r>
              <w:rPr>
                <w:noProof/>
                <w:webHidden/>
              </w:rPr>
            </w:r>
            <w:r>
              <w:rPr>
                <w:noProof/>
                <w:webHidden/>
              </w:rPr>
              <w:fldChar w:fldCharType="separate"/>
            </w:r>
            <w:r>
              <w:rPr>
                <w:noProof/>
                <w:webHidden/>
              </w:rPr>
              <w:t>1</w:t>
            </w:r>
            <w:r>
              <w:rPr>
                <w:noProof/>
                <w:webHidden/>
              </w:rPr>
              <w:fldChar w:fldCharType="end"/>
            </w:r>
          </w:hyperlink>
        </w:p>
        <w:p w14:paraId="431B1B16" w14:textId="2A67FDC5"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0" w:history="1">
            <w:r w:rsidRPr="004B4D62">
              <w:rPr>
                <w:rStyle w:val="Hyperlink"/>
                <w:noProof/>
              </w:rPr>
              <w:t>3.1 Choice of Tools</w:t>
            </w:r>
            <w:r>
              <w:rPr>
                <w:noProof/>
                <w:webHidden/>
              </w:rPr>
              <w:tab/>
            </w:r>
            <w:r>
              <w:rPr>
                <w:noProof/>
                <w:webHidden/>
              </w:rPr>
              <w:fldChar w:fldCharType="begin"/>
            </w:r>
            <w:r>
              <w:rPr>
                <w:noProof/>
                <w:webHidden/>
              </w:rPr>
              <w:instrText xml:space="preserve"> PAGEREF _Toc180156840 \h </w:instrText>
            </w:r>
            <w:r>
              <w:rPr>
                <w:noProof/>
                <w:webHidden/>
              </w:rPr>
            </w:r>
            <w:r>
              <w:rPr>
                <w:noProof/>
                <w:webHidden/>
              </w:rPr>
              <w:fldChar w:fldCharType="separate"/>
            </w:r>
            <w:r>
              <w:rPr>
                <w:noProof/>
                <w:webHidden/>
              </w:rPr>
              <w:t>2</w:t>
            </w:r>
            <w:r>
              <w:rPr>
                <w:noProof/>
                <w:webHidden/>
              </w:rPr>
              <w:fldChar w:fldCharType="end"/>
            </w:r>
          </w:hyperlink>
        </w:p>
        <w:p w14:paraId="01EAFE47" w14:textId="6A0B0BBB"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1" w:history="1">
            <w:r w:rsidRPr="004B4D62">
              <w:rPr>
                <w:rStyle w:val="Hyperlink"/>
                <w:noProof/>
              </w:rPr>
              <w:t>3.2 Extracts of complex code</w:t>
            </w:r>
            <w:r>
              <w:rPr>
                <w:noProof/>
                <w:webHidden/>
              </w:rPr>
              <w:tab/>
            </w:r>
            <w:r>
              <w:rPr>
                <w:noProof/>
                <w:webHidden/>
              </w:rPr>
              <w:fldChar w:fldCharType="begin"/>
            </w:r>
            <w:r>
              <w:rPr>
                <w:noProof/>
                <w:webHidden/>
              </w:rPr>
              <w:instrText xml:space="preserve"> PAGEREF _Toc180156841 \h </w:instrText>
            </w:r>
            <w:r>
              <w:rPr>
                <w:noProof/>
                <w:webHidden/>
              </w:rPr>
            </w:r>
            <w:r>
              <w:rPr>
                <w:noProof/>
                <w:webHidden/>
              </w:rPr>
              <w:fldChar w:fldCharType="separate"/>
            </w:r>
            <w:r>
              <w:rPr>
                <w:noProof/>
                <w:webHidden/>
              </w:rPr>
              <w:t>4</w:t>
            </w:r>
            <w:r>
              <w:rPr>
                <w:noProof/>
                <w:webHidden/>
              </w:rPr>
              <w:fldChar w:fldCharType="end"/>
            </w:r>
          </w:hyperlink>
        </w:p>
        <w:p w14:paraId="2F2990C2" w14:textId="314CC164"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2" w:history="1">
            <w:r w:rsidRPr="004B4D62">
              <w:rPr>
                <w:rStyle w:val="Hyperlink"/>
                <w:noProof/>
              </w:rPr>
              <w:t>3.3 Source code references</w:t>
            </w:r>
            <w:r>
              <w:rPr>
                <w:noProof/>
                <w:webHidden/>
              </w:rPr>
              <w:tab/>
            </w:r>
            <w:r>
              <w:rPr>
                <w:noProof/>
                <w:webHidden/>
              </w:rPr>
              <w:fldChar w:fldCharType="begin"/>
            </w:r>
            <w:r>
              <w:rPr>
                <w:noProof/>
                <w:webHidden/>
              </w:rPr>
              <w:instrText xml:space="preserve"> PAGEREF _Toc180156842 \h </w:instrText>
            </w:r>
            <w:r>
              <w:rPr>
                <w:noProof/>
                <w:webHidden/>
              </w:rPr>
            </w:r>
            <w:r>
              <w:rPr>
                <w:noProof/>
                <w:webHidden/>
              </w:rPr>
              <w:fldChar w:fldCharType="separate"/>
            </w:r>
            <w:r>
              <w:rPr>
                <w:noProof/>
                <w:webHidden/>
              </w:rPr>
              <w:t>10</w:t>
            </w:r>
            <w:r>
              <w:rPr>
                <w:noProof/>
                <w:webHidden/>
              </w:rPr>
              <w:fldChar w:fldCharType="end"/>
            </w:r>
          </w:hyperlink>
        </w:p>
        <w:p w14:paraId="68A32756" w14:textId="460B1CCF"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3" w:history="1">
            <w:r w:rsidRPr="004B4D62">
              <w:rPr>
                <w:rStyle w:val="Hyperlink"/>
                <w:noProof/>
              </w:rPr>
              <w:t>3.4 Problems encountered</w:t>
            </w:r>
            <w:r>
              <w:rPr>
                <w:noProof/>
                <w:webHidden/>
              </w:rPr>
              <w:tab/>
            </w:r>
            <w:r>
              <w:rPr>
                <w:noProof/>
                <w:webHidden/>
              </w:rPr>
              <w:fldChar w:fldCharType="begin"/>
            </w:r>
            <w:r>
              <w:rPr>
                <w:noProof/>
                <w:webHidden/>
              </w:rPr>
              <w:instrText xml:space="preserve"> PAGEREF _Toc180156843 \h </w:instrText>
            </w:r>
            <w:r>
              <w:rPr>
                <w:noProof/>
                <w:webHidden/>
              </w:rPr>
            </w:r>
            <w:r>
              <w:rPr>
                <w:noProof/>
                <w:webHidden/>
              </w:rPr>
              <w:fldChar w:fldCharType="separate"/>
            </w:r>
            <w:r>
              <w:rPr>
                <w:noProof/>
                <w:webHidden/>
              </w:rPr>
              <w:t>12</w:t>
            </w:r>
            <w:r>
              <w:rPr>
                <w:noProof/>
                <w:webHidden/>
              </w:rPr>
              <w:fldChar w:fldCharType="end"/>
            </w:r>
          </w:hyperlink>
        </w:p>
        <w:p w14:paraId="5628FC50" w14:textId="02D67B82"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4" w:history="1">
            <w:r w:rsidRPr="004B4D62">
              <w:rPr>
                <w:rStyle w:val="Hyperlink"/>
                <w:noProof/>
              </w:rPr>
              <w:t>References</w:t>
            </w:r>
            <w:r>
              <w:rPr>
                <w:noProof/>
                <w:webHidden/>
              </w:rPr>
              <w:tab/>
            </w:r>
            <w:r>
              <w:rPr>
                <w:noProof/>
                <w:webHidden/>
              </w:rPr>
              <w:fldChar w:fldCharType="begin"/>
            </w:r>
            <w:r>
              <w:rPr>
                <w:noProof/>
                <w:webHidden/>
              </w:rPr>
              <w:instrText xml:space="preserve"> PAGEREF _Toc180156844 \h </w:instrText>
            </w:r>
            <w:r>
              <w:rPr>
                <w:noProof/>
                <w:webHidden/>
              </w:rPr>
            </w:r>
            <w:r>
              <w:rPr>
                <w:noProof/>
                <w:webHidden/>
              </w:rPr>
              <w:fldChar w:fldCharType="separate"/>
            </w:r>
            <w:r>
              <w:rPr>
                <w:noProof/>
                <w:webHidden/>
              </w:rPr>
              <w:t>15</w:t>
            </w:r>
            <w:r>
              <w:rPr>
                <w:noProof/>
                <w:webHidden/>
              </w:rPr>
              <w:fldChar w:fldCharType="end"/>
            </w:r>
          </w:hyperlink>
        </w:p>
        <w:p w14:paraId="7B4C170E" w14:textId="7D645C61" w:rsidR="00434A27" w:rsidRDefault="00434A27">
          <w:r>
            <w:rPr>
              <w:b/>
              <w:bCs/>
              <w:noProof/>
            </w:rPr>
            <w:fldChar w:fldCharType="end"/>
          </w:r>
        </w:p>
      </w:sdtContent>
    </w:sdt>
    <w:p w14:paraId="152D068E" w14:textId="63ECEF76" w:rsidR="0036351C" w:rsidRPr="00E4284F" w:rsidRDefault="0036351C" w:rsidP="00E4284F">
      <w:pPr>
        <w:pStyle w:val="Heading1"/>
      </w:pPr>
      <w:bookmarkStart w:id="0" w:name="_Toc180156838"/>
      <w:r>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6839"/>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 xml:space="preserve">Thyme </w:t>
      </w:r>
      <w:proofErr w:type="gramStart"/>
      <w:r w:rsidR="00C15DB8">
        <w:t>To</w:t>
      </w:r>
      <w:proofErr w:type="gramEnd"/>
      <w:r w:rsidR="00C15DB8">
        <w:t xml:space="preserve">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proofErr w:type="gramStart"/>
      <w:r w:rsidR="000A5C6E">
        <w:t>displays</w:t>
      </w:r>
      <w:proofErr w:type="gramEnd"/>
      <w:r w:rsidR="000A5C6E">
        <w:t xml:space="preserve">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6840"/>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2003EBB8" w14:textId="1B13C148" w:rsidR="00434A27" w:rsidRDefault="006E45C1" w:rsidP="006E45C1">
      <w:r>
        <w:t xml:space="preserve">Figma was used to create the interactive prototypes for the app. </w:t>
      </w:r>
      <w:r w:rsidR="00C91424">
        <w:t xml:space="preserve">The designs were shared and used to guide our development. </w:t>
      </w:r>
      <w:r w:rsidR="00434A27">
        <w:br w:type="page"/>
      </w:r>
    </w:p>
    <w:p w14:paraId="4FF0499D" w14:textId="782AF302" w:rsidR="00434A27" w:rsidRDefault="00434A27" w:rsidP="00434A27">
      <w:pPr>
        <w:pStyle w:val="Heading1"/>
      </w:pPr>
      <w:bookmarkStart w:id="3" w:name="_Toc180156841"/>
      <w:r>
        <w:lastRenderedPageBreak/>
        <w:t>3.2 Extracts of complex code</w:t>
      </w:r>
      <w:bookmarkEnd w:id="3"/>
      <w:r>
        <w:t xml:space="preserve"> </w:t>
      </w:r>
    </w:p>
    <w:p w14:paraId="1FCA1AC4" w14:textId="61CF5923" w:rsidR="00A560F7" w:rsidRPr="00A560F7" w:rsidRDefault="00A560F7" w:rsidP="00A560F7">
      <w:r>
        <w:t xml:space="preserve">Figure 3.1 shows loop that goes through all entries in the </w:t>
      </w:r>
      <w:r w:rsidR="0060093B">
        <w:t>dataframe (</w:t>
      </w:r>
      <w:r>
        <w:t xml:space="preserve">csv file) and for every recipe ingredient list calls the method “GetNutritionData” shown in Figure 3.2 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 xml:space="preserve">before retrying a request. For further protection the program also waits an additional minute after every request. The omitted if statements were each adding the specific nutritional information (calories, </w:t>
      </w:r>
      <w:proofErr w:type="spellStart"/>
      <w:r w:rsidR="0060093B">
        <w:t>dietLabels</w:t>
      </w:r>
      <w:proofErr w:type="spellEnd"/>
      <w:r w:rsidR="0060093B">
        <w:t>, etc) to their respective column in the dataframe. Since there were cases where the program would fail halfway through, the dataframe gets saved to a csv file after every 100 requests to the API.</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fldSimple w:instr=" SEQ Figure_3. \* ARABIC ">
        <w:r w:rsidR="00FB4824">
          <w:rPr>
            <w:noProof/>
          </w:rPr>
          <w:t>1</w:t>
        </w:r>
      </w:fldSimple>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fldSimple w:instr=" SEQ Figure_3. \* ARABIC ">
        <w:r w:rsidR="00FB4824">
          <w:rPr>
            <w:noProof/>
          </w:rPr>
          <w:t>2</w:t>
        </w:r>
      </w:fldSimple>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7B976F6C"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then caught by the “quantity_unit_pattern” regular expression. </w:t>
      </w:r>
      <w:r w:rsidR="00D726C2">
        <w:t>Any fractions are then converted into proper numbers for easier storage and later calculations.</w:t>
      </w:r>
    </w:p>
    <w:p w14:paraId="41FEE954" w14:textId="6EF08D1D" w:rsidR="00D726C2" w:rsidRDefault="00D726C2" w:rsidP="006121BD">
      <w:r>
        <w:t xml:space="preserve">If a unit is not found, the method searches for just a quantity using the “quantity_pattern” which finds ingredient strings like “3 egg”. </w:t>
      </w:r>
    </w:p>
    <w:p w14:paraId="66A971FF" w14:textId="1768082C" w:rsidR="00D726C2" w:rsidRDefault="00D726C2" w:rsidP="006121BD">
      <w:r>
        <w:t>If there is no quantity and unit present (“pinch of salt”), the method checks if the first word in the string is a known unit such as “pinch” and then extracts the ingredient name from the remaining words in the string.</w:t>
      </w:r>
    </w:p>
    <w:p w14:paraId="3F320EB9" w14:textId="0E82D278" w:rsidR="002C4CC8" w:rsidRDefault="00D726C2" w:rsidP="006121BD">
      <w:r>
        <w:t>Finally, the method removes any extra information such as text in brackets like “3 cups flour (plus more)”</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fldSimple w:instr=" SEQ Figure_3. \* ARABIC ">
        <w:r w:rsidR="00FB4824">
          <w:rPr>
            <w:noProof/>
          </w:rPr>
          <w:t>3</w:t>
        </w:r>
      </w:fldSimple>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fldSimple w:instr=" SEQ Figure_3. \* ARABIC ">
        <w:r w:rsidR="00FB4824">
          <w:rPr>
            <w:noProof/>
          </w:rPr>
          <w:t>4</w:t>
        </w:r>
      </w:fldSimple>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fldSimple w:instr=" SEQ Figure_3. \* ARABIC ">
        <w:r w:rsidR="00FB4824">
          <w:rPr>
            <w:noProof/>
          </w:rPr>
          <w:t>5</w:t>
        </w:r>
      </w:fldSimple>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fldSimple w:instr=" SEQ Figure_3. \* ARABIC ">
        <w:r w:rsidR="00FB4824">
          <w:rPr>
            <w:noProof/>
          </w:rPr>
          <w:t>6</w:t>
        </w:r>
      </w:fldSimple>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w:t>
      </w:r>
      <w:proofErr w:type="spellStart"/>
      <w:proofErr w:type="gramStart"/>
      <w:r>
        <w:t>litres,etc</w:t>
      </w:r>
      <w:proofErr w:type="spellEnd"/>
      <w:proofErr w:type="gramEnd"/>
      <w:r>
        <w:t>) called “</w:t>
      </w:r>
      <w:proofErr w:type="spellStart"/>
      <w:r>
        <w:t>units_with_fullstops</w:t>
      </w:r>
      <w:proofErr w:type="spellEnd"/>
      <w:r>
        <w:t xml:space="preserve">”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w:t>
      </w:r>
      <w:proofErr w:type="spellStart"/>
      <w:r>
        <w:t>fullstops</w:t>
      </w:r>
      <w:proofErr w:type="spellEnd"/>
      <w:r>
        <w:t xml:space="preserve">.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fldSimple w:instr=" SEQ Figure_3. \* ARABIC ">
        <w:r>
          <w:rPr>
            <w:noProof/>
          </w:rPr>
          <w:t>7</w:t>
        </w:r>
      </w:fldSimple>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6842"/>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proofErr w:type="spellStart"/>
      <w:r w:rsidRPr="000B50C4">
        <w:rPr>
          <w:rFonts w:cs="Calibri Light"/>
          <w:i/>
          <w:iCs/>
        </w:rPr>
        <w:t>BottomNavigationBar</w:t>
      </w:r>
      <w:proofErr w:type="spellEnd"/>
      <w:r w:rsidRPr="000B50C4">
        <w:rPr>
          <w:rFonts w:cs="Calibri Light"/>
          <w:i/>
          <w:iCs/>
        </w:rPr>
        <w:t xml:space="preserve">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6843"/>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P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98F1A53" w14:textId="6320E104" w:rsidR="0036351C" w:rsidRPr="00E4284F" w:rsidRDefault="00E4284F" w:rsidP="00E4284F">
      <w:pPr>
        <w:rPr>
          <w:b/>
          <w:bCs/>
        </w:rPr>
      </w:pPr>
      <w:r w:rsidRPr="00E4284F">
        <w:rPr>
          <w:b/>
          <w:bCs/>
        </w:rPr>
        <w:t xml:space="preserve">3.4.3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4AAE6640" w:rsidR="0036351C" w:rsidRPr="00E4284F" w:rsidRDefault="00E4284F" w:rsidP="00E4284F">
      <w:pPr>
        <w:rPr>
          <w:b/>
          <w:bCs/>
        </w:rPr>
      </w:pPr>
      <w:r w:rsidRPr="00E4284F">
        <w:rPr>
          <w:b/>
          <w:bCs/>
        </w:rPr>
        <w:t xml:space="preserve">3.4.4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fldSimple w:instr=" SEQ Figure_3. \* ARABIC ">
        <w:r w:rsidR="00FB4824">
          <w:rPr>
            <w:noProof/>
          </w:rPr>
          <w:t>8</w:t>
        </w:r>
      </w:fldSimple>
      <w:r>
        <w:t xml:space="preserve">: A </w:t>
      </w:r>
      <w:r w:rsidR="00C15DB8">
        <w:t>screenshot</w:t>
      </w:r>
      <w:r>
        <w:t xml:space="preserve"> </w:t>
      </w:r>
      <w:r w:rsidR="00C15DB8">
        <w:t>that demonstrates</w:t>
      </w:r>
      <w:r>
        <w:t xml:space="preserve"> the right overflow error</w:t>
      </w:r>
      <w:bookmarkEnd w:id="14"/>
    </w:p>
    <w:p w14:paraId="0823ABAA" w14:textId="7503621B" w:rsidR="00D10876" w:rsidRPr="00E4284F" w:rsidRDefault="00E4284F" w:rsidP="00E4284F">
      <w:pPr>
        <w:rPr>
          <w:b/>
          <w:bCs/>
        </w:rPr>
      </w:pPr>
      <w:r w:rsidRPr="00E4284F">
        <w:rPr>
          <w:b/>
          <w:bCs/>
        </w:rPr>
        <w:t xml:space="preserve">3.4.5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1EAADBBC" w:rsidR="0036351C" w:rsidRPr="00E4284F" w:rsidRDefault="00E4284F" w:rsidP="00E4284F">
      <w:pPr>
        <w:rPr>
          <w:b/>
          <w:bCs/>
        </w:rPr>
      </w:pPr>
      <w:r w:rsidRPr="00E4284F">
        <w:rPr>
          <w:b/>
          <w:bCs/>
        </w:rPr>
        <w:t xml:space="preserve">3.4.6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 xml:space="preserve">The problem occurred because it was calling the </w:t>
      </w:r>
      <w:proofErr w:type="gramStart"/>
      <w:r>
        <w:t>getRecipe(</w:t>
      </w:r>
      <w:proofErr w:type="gramEnd"/>
      <w:r>
        <w:t>)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fldSimple w:instr=" SEQ Figure_3. \* ARABIC ">
        <w:r w:rsidR="00FB4824">
          <w:rPr>
            <w:noProof/>
          </w:rPr>
          <w:t>9</w:t>
        </w:r>
      </w:fldSimple>
      <w:r>
        <w:t xml:space="preserve">: A </w:t>
      </w:r>
      <w:r w:rsidR="00C15DB8">
        <w:t>screenshot</w:t>
      </w:r>
      <w:r>
        <w:t xml:space="preserve"> of the stack Overflow error on the search screen</w:t>
      </w:r>
      <w:bookmarkEnd w:id="15"/>
    </w:p>
    <w:p w14:paraId="2358E5AD" w14:textId="2EF51DCF" w:rsidR="00C15DB8" w:rsidRPr="00E4284F" w:rsidRDefault="00E4284F" w:rsidP="00E4284F">
      <w:pPr>
        <w:rPr>
          <w:b/>
          <w:bCs/>
        </w:rPr>
      </w:pPr>
      <w:r w:rsidRPr="00E4284F">
        <w:rPr>
          <w:b/>
          <w:bCs/>
        </w:rPr>
        <w:t xml:space="preserve">3.4.7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70CCC398" w:rsidR="00C15DB8" w:rsidRPr="00E4284F" w:rsidRDefault="00E4284F" w:rsidP="00E4284F">
      <w:pPr>
        <w:rPr>
          <w:b/>
          <w:bCs/>
        </w:rPr>
      </w:pPr>
      <w:r w:rsidRPr="00E4284F">
        <w:rPr>
          <w:b/>
          <w:bCs/>
        </w:rPr>
        <w:t xml:space="preserve">3.4.8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6844"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4B7E7F" w14:textId="77777777" w:rsidR="008740BA" w:rsidRDefault="008740BA" w:rsidP="00141F0C">
      <w:pPr>
        <w:spacing w:after="0" w:line="240" w:lineRule="auto"/>
      </w:pPr>
      <w:r>
        <w:separator/>
      </w:r>
    </w:p>
  </w:endnote>
  <w:endnote w:type="continuationSeparator" w:id="0">
    <w:p w14:paraId="230C6673" w14:textId="77777777" w:rsidR="008740BA" w:rsidRDefault="008740BA"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E9D767" w14:textId="77777777" w:rsidR="008740BA" w:rsidRDefault="008740BA" w:rsidP="00141F0C">
      <w:pPr>
        <w:spacing w:after="0" w:line="240" w:lineRule="auto"/>
      </w:pPr>
      <w:r>
        <w:separator/>
      </w:r>
    </w:p>
  </w:footnote>
  <w:footnote w:type="continuationSeparator" w:id="0">
    <w:p w14:paraId="042BB6C5" w14:textId="77777777" w:rsidR="008740BA" w:rsidRDefault="008740BA"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141F0C"/>
    <w:rsid w:val="00160B7C"/>
    <w:rsid w:val="001C5C92"/>
    <w:rsid w:val="001D4077"/>
    <w:rsid w:val="001D4676"/>
    <w:rsid w:val="001D57B2"/>
    <w:rsid w:val="00213153"/>
    <w:rsid w:val="002208C8"/>
    <w:rsid w:val="002C4CC8"/>
    <w:rsid w:val="002D5BC8"/>
    <w:rsid w:val="002F06FE"/>
    <w:rsid w:val="002F460D"/>
    <w:rsid w:val="00310358"/>
    <w:rsid w:val="00340715"/>
    <w:rsid w:val="00343F29"/>
    <w:rsid w:val="00350A56"/>
    <w:rsid w:val="0036351C"/>
    <w:rsid w:val="003711D6"/>
    <w:rsid w:val="00434A27"/>
    <w:rsid w:val="00473780"/>
    <w:rsid w:val="00492676"/>
    <w:rsid w:val="004A544B"/>
    <w:rsid w:val="00563164"/>
    <w:rsid w:val="0060093B"/>
    <w:rsid w:val="006121BD"/>
    <w:rsid w:val="0063009E"/>
    <w:rsid w:val="00670ECB"/>
    <w:rsid w:val="0069349D"/>
    <w:rsid w:val="006E45C1"/>
    <w:rsid w:val="007014CB"/>
    <w:rsid w:val="00717E08"/>
    <w:rsid w:val="008308D6"/>
    <w:rsid w:val="008740BA"/>
    <w:rsid w:val="008C1F01"/>
    <w:rsid w:val="008E7155"/>
    <w:rsid w:val="0097012B"/>
    <w:rsid w:val="00980289"/>
    <w:rsid w:val="009A15F9"/>
    <w:rsid w:val="00A21649"/>
    <w:rsid w:val="00A560F7"/>
    <w:rsid w:val="00A94EAC"/>
    <w:rsid w:val="00AC3918"/>
    <w:rsid w:val="00B11F0C"/>
    <w:rsid w:val="00B631FB"/>
    <w:rsid w:val="00BF1A5A"/>
    <w:rsid w:val="00C15DB8"/>
    <w:rsid w:val="00C40970"/>
    <w:rsid w:val="00C8392C"/>
    <w:rsid w:val="00C91424"/>
    <w:rsid w:val="00CB513A"/>
    <w:rsid w:val="00D10876"/>
    <w:rsid w:val="00D30274"/>
    <w:rsid w:val="00D726C2"/>
    <w:rsid w:val="00D76F7A"/>
    <w:rsid w:val="00E4284F"/>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TotalTime>
  <Pages>17</Pages>
  <Words>2917</Words>
  <Characters>1663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Nathan Rogers</cp:lastModifiedBy>
  <cp:revision>4</cp:revision>
  <dcterms:created xsi:type="dcterms:W3CDTF">2024-10-17T08:08:00Z</dcterms:created>
  <dcterms:modified xsi:type="dcterms:W3CDTF">2024-10-1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